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34C05C" w14:textId="77777777" w:rsidR="00E81978" w:rsidRDefault="00BB6A44">
      <w:pPr>
        <w:pStyle w:val="Title"/>
      </w:pPr>
      <w:r>
        <w:t>Week 1Project</w:t>
      </w:r>
    </w:p>
    <w:p w14:paraId="74C43B8C" w14:textId="77777777" w:rsidR="00BB6A44" w:rsidRDefault="00BB6A44">
      <w:pPr>
        <w:pStyle w:val="Title"/>
      </w:pPr>
      <w:r>
        <w:t>Mark Wrublewski</w:t>
      </w:r>
    </w:p>
    <w:p w14:paraId="272D578E" w14:textId="77777777" w:rsidR="00BB6A44" w:rsidRDefault="00BB6A44">
      <w:pPr>
        <w:pStyle w:val="Title"/>
      </w:pPr>
      <w:r>
        <w:t>HIS1101</w:t>
      </w:r>
    </w:p>
    <w:p w14:paraId="1184B96E" w14:textId="77777777" w:rsidR="00BB6A44" w:rsidRDefault="00BB6A44">
      <w:pPr>
        <w:pStyle w:val="Title"/>
      </w:pPr>
      <w:r>
        <w:t xml:space="preserve">South University </w:t>
      </w:r>
    </w:p>
    <w:p w14:paraId="2BCA7872" w14:textId="77777777" w:rsidR="00BB6A44" w:rsidRDefault="00BB6A44">
      <w:pPr>
        <w:pStyle w:val="Title"/>
      </w:pPr>
      <w:r>
        <w:t>Prof. Hayburn</w:t>
      </w:r>
    </w:p>
    <w:p w14:paraId="117B6BD5" w14:textId="77777777" w:rsidR="00B823AA" w:rsidRDefault="00B823AA" w:rsidP="00B823AA">
      <w:pPr>
        <w:pStyle w:val="Title2"/>
      </w:pPr>
    </w:p>
    <w:p w14:paraId="46E4899E" w14:textId="77777777" w:rsidR="00E81978" w:rsidRDefault="00E81978" w:rsidP="00B823AA">
      <w:pPr>
        <w:pStyle w:val="Title2"/>
      </w:pPr>
    </w:p>
    <w:p w14:paraId="488057ED" w14:textId="77777777" w:rsidR="003F5409" w:rsidRDefault="003F5409" w:rsidP="00B823AA">
      <w:pPr>
        <w:pStyle w:val="Title2"/>
      </w:pPr>
    </w:p>
    <w:p w14:paraId="7EB9FDA7" w14:textId="77777777" w:rsidR="003F5409" w:rsidRDefault="003F5409" w:rsidP="00B823AA">
      <w:pPr>
        <w:pStyle w:val="Title2"/>
      </w:pPr>
    </w:p>
    <w:p w14:paraId="4044F8B6" w14:textId="77777777" w:rsidR="003F5409" w:rsidRDefault="003F5409" w:rsidP="00B823AA">
      <w:pPr>
        <w:pStyle w:val="Title2"/>
      </w:pPr>
    </w:p>
    <w:p w14:paraId="31064080" w14:textId="77777777" w:rsidR="003F5409" w:rsidRDefault="003F5409" w:rsidP="00B823AA">
      <w:pPr>
        <w:pStyle w:val="Title2"/>
      </w:pPr>
    </w:p>
    <w:p w14:paraId="57E534EE" w14:textId="77777777" w:rsidR="003F5409" w:rsidRDefault="003F5409" w:rsidP="00B823AA">
      <w:pPr>
        <w:pStyle w:val="Title2"/>
      </w:pPr>
    </w:p>
    <w:p w14:paraId="0F2C84C7" w14:textId="77777777" w:rsidR="003F5409" w:rsidRDefault="003F5409" w:rsidP="00B823AA">
      <w:pPr>
        <w:pStyle w:val="Title2"/>
      </w:pPr>
    </w:p>
    <w:p w14:paraId="39EE7280" w14:textId="77777777" w:rsidR="003F5409" w:rsidRDefault="003F5409" w:rsidP="00B823AA">
      <w:pPr>
        <w:pStyle w:val="Title2"/>
      </w:pPr>
    </w:p>
    <w:p w14:paraId="0BAB78C9" w14:textId="77777777" w:rsidR="00FF0B6A" w:rsidRDefault="00FF0B6A" w:rsidP="00FF0B6A">
      <w:pPr>
        <w:pStyle w:val="Title"/>
        <w:jc w:val="left"/>
      </w:pPr>
    </w:p>
    <w:tbl>
      <w:tblPr>
        <w:tblStyle w:val="APAReport"/>
        <w:tblW w:w="0" w:type="auto"/>
        <w:tblLook w:val="04A0" w:firstRow="1" w:lastRow="0" w:firstColumn="1" w:lastColumn="0" w:noHBand="0" w:noVBand="1"/>
      </w:tblPr>
      <w:tblGrid>
        <w:gridCol w:w="2337"/>
        <w:gridCol w:w="2337"/>
        <w:gridCol w:w="2338"/>
        <w:gridCol w:w="2338"/>
      </w:tblGrid>
      <w:tr w:rsidR="00BB6A44" w14:paraId="33892D94" w14:textId="77777777" w:rsidTr="00471927">
        <w:trPr>
          <w:cnfStyle w:val="100000000000" w:firstRow="1" w:lastRow="0" w:firstColumn="0" w:lastColumn="0" w:oddVBand="0" w:evenVBand="0" w:oddHBand="0" w:evenHBand="0" w:firstRowFirstColumn="0" w:firstRowLastColumn="0" w:lastRowFirstColumn="0" w:lastRowLastColumn="0"/>
        </w:trPr>
        <w:tc>
          <w:tcPr>
            <w:tcW w:w="2337" w:type="dxa"/>
          </w:tcPr>
          <w:p w14:paraId="4C457A28" w14:textId="77777777" w:rsidR="00BB6A44" w:rsidRDefault="00BB6A44" w:rsidP="00BB6A44">
            <w:pPr>
              <w:pStyle w:val="Title"/>
              <w:jc w:val="left"/>
            </w:pPr>
          </w:p>
        </w:tc>
        <w:tc>
          <w:tcPr>
            <w:tcW w:w="2337" w:type="dxa"/>
          </w:tcPr>
          <w:p w14:paraId="206C20C8" w14:textId="77777777" w:rsidR="00BB6A44" w:rsidRPr="00723597" w:rsidRDefault="00471927" w:rsidP="00723597">
            <w:pPr>
              <w:pStyle w:val="Title"/>
              <w:jc w:val="left"/>
              <w:rPr>
                <w:b/>
              </w:rPr>
            </w:pPr>
            <w:r w:rsidRPr="00723597">
              <w:rPr>
                <w:b/>
              </w:rPr>
              <w:t xml:space="preserve">English </w:t>
            </w:r>
            <w:r w:rsidR="00723597" w:rsidRPr="00723597">
              <w:rPr>
                <w:b/>
              </w:rPr>
              <w:t>Settlers</w:t>
            </w:r>
          </w:p>
        </w:tc>
        <w:tc>
          <w:tcPr>
            <w:tcW w:w="2338" w:type="dxa"/>
          </w:tcPr>
          <w:p w14:paraId="6F3260BC" w14:textId="77777777" w:rsidR="00BB6A44" w:rsidRPr="00723597" w:rsidRDefault="00471927" w:rsidP="00BB6A44">
            <w:pPr>
              <w:pStyle w:val="Title"/>
              <w:jc w:val="left"/>
              <w:rPr>
                <w:b/>
              </w:rPr>
            </w:pPr>
            <w:r w:rsidRPr="00723597">
              <w:rPr>
                <w:b/>
              </w:rPr>
              <w:t>French</w:t>
            </w:r>
            <w:r w:rsidR="00723597" w:rsidRPr="00723597">
              <w:rPr>
                <w:b/>
              </w:rPr>
              <w:t xml:space="preserve"> Settlers</w:t>
            </w:r>
          </w:p>
        </w:tc>
        <w:tc>
          <w:tcPr>
            <w:tcW w:w="2338" w:type="dxa"/>
          </w:tcPr>
          <w:p w14:paraId="7AB60275" w14:textId="77777777" w:rsidR="00BB6A44" w:rsidRPr="00723597" w:rsidRDefault="00723597" w:rsidP="00BB6A44">
            <w:pPr>
              <w:pStyle w:val="Title"/>
              <w:jc w:val="left"/>
              <w:rPr>
                <w:b/>
              </w:rPr>
            </w:pPr>
            <w:r w:rsidRPr="00723597">
              <w:rPr>
                <w:b/>
              </w:rPr>
              <w:t xml:space="preserve">Spanish Settlers </w:t>
            </w:r>
          </w:p>
        </w:tc>
      </w:tr>
      <w:tr w:rsidR="00BB6A44" w14:paraId="726FA631" w14:textId="77777777" w:rsidTr="00471927">
        <w:tc>
          <w:tcPr>
            <w:tcW w:w="2337" w:type="dxa"/>
          </w:tcPr>
          <w:p w14:paraId="30A64FF9" w14:textId="77777777" w:rsidR="00BB6A44" w:rsidRDefault="00BB6A44" w:rsidP="00471927">
            <w:pPr>
              <w:pStyle w:val="Heading1"/>
              <w:jc w:val="left"/>
              <w:outlineLvl w:val="0"/>
            </w:pPr>
            <w:r>
              <w:t>How many settlers were sent?</w:t>
            </w:r>
          </w:p>
        </w:tc>
        <w:tc>
          <w:tcPr>
            <w:tcW w:w="2337" w:type="dxa"/>
          </w:tcPr>
          <w:p w14:paraId="7756C8B0" w14:textId="77777777" w:rsidR="00BB6A44" w:rsidRDefault="00723597" w:rsidP="00FF0B6A">
            <w:r>
              <w:t xml:space="preserve">The exact numbers of English settlers </w:t>
            </w:r>
            <w:r w:rsidR="00FF0B6A">
              <w:t>are</w:t>
            </w:r>
            <w:r>
              <w:t xml:space="preserve"> not recorded, however, it is believed that majority of English settlers consisted of farmers, peasants, servants</w:t>
            </w:r>
            <w:r w:rsidR="00FF0B6A">
              <w:t>,</w:t>
            </w:r>
            <w:r>
              <w:t xml:space="preserve"> and specialists from certain areas. English settlers also brought some of the criminalists with them to the new land. English settlers also brought some of the immigrants from other countries. </w:t>
            </w:r>
          </w:p>
        </w:tc>
        <w:tc>
          <w:tcPr>
            <w:tcW w:w="2338" w:type="dxa"/>
          </w:tcPr>
          <w:p w14:paraId="575E01D8" w14:textId="77777777" w:rsidR="00BB6A44" w:rsidRDefault="00723597" w:rsidP="00723597">
            <w:r>
              <w:t>Approximately 800 settlers were brought to America. Many of them were females. Males contributed very less population among the French settlers. Majority of the French settlers were traders, soldiers, peasants</w:t>
            </w:r>
            <w:r w:rsidR="00FF0B6A">
              <w:t>,</w:t>
            </w:r>
            <w:r>
              <w:t xml:space="preserve"> and farmers. The French settlers came to US during the period of 1665</w:t>
            </w:r>
            <w:r w:rsidR="00EB7AD9">
              <w:t xml:space="preserve"> </w:t>
            </w:r>
            <w:r w:rsidR="00EB7AD9">
              <w:fldChar w:fldCharType="begin"/>
            </w:r>
            <w:r w:rsidR="00FF0B6A">
              <w:instrText xml:space="preserve"> ADDIN ZOTERO_ITEM CSL_CITATION {"citationID":"PpxY1ASp","properties":{"formattedCitation":"(Berkin et al. 2011)","plainCitation":"(Berkin et al. 2011)","noteIndex":0},"citationItems":[{"id":307,"uris":["http://zotero.org/users/local/s8f0QVnP/items/WRL3PRLR"],"uri":["http://zotero.org/users/local/s8f0QVnP/items/WRL3PRLR"],"itemData":{"id":307,"type":"book","title":"Making America: A History of the United States, Volume 2: From 1865","publisher":"Cengage Learning","source":"Google Scholar","title-short":"Making America","author":[{"family":"Berkin","given":"Carol"},{"family":"Miller","given":"Christopher"},{"family":"Cherny","given":"Robert"},{"family":"Gormly","given":"James"}],"issued":{"date-parts":[["2011"]]}}}],"schema":"https://github.com/citation-style-language/schema/raw/master/csl-citation.json"} </w:instrText>
            </w:r>
            <w:r w:rsidR="00EB7AD9">
              <w:fldChar w:fldCharType="separate"/>
            </w:r>
            <w:r w:rsidR="00FF0B6A" w:rsidRPr="00FF0B6A">
              <w:rPr>
                <w:rFonts w:ascii="Times New Roman" w:hAnsi="Times New Roman" w:cs="Times New Roman"/>
              </w:rPr>
              <w:t>(Berkin et al. 2011)</w:t>
            </w:r>
            <w:r w:rsidR="00EB7AD9">
              <w:fldChar w:fldCharType="end"/>
            </w:r>
            <w:r>
              <w:t xml:space="preserve">. The next phase included some 100 settlers from France. </w:t>
            </w:r>
          </w:p>
        </w:tc>
        <w:tc>
          <w:tcPr>
            <w:tcW w:w="2338" w:type="dxa"/>
          </w:tcPr>
          <w:p w14:paraId="4C79A9B0" w14:textId="4E7630DB" w:rsidR="00BB6A44" w:rsidRDefault="00723597" w:rsidP="00FF0B6A">
            <w:r>
              <w:t xml:space="preserve">It is believed that </w:t>
            </w:r>
            <w:r w:rsidR="00AA2BE2">
              <w:t xml:space="preserve">from 1492 to 1832, some 1.85 million Spanish settlers were brought to </w:t>
            </w:r>
            <w:r w:rsidR="00FF0B6A">
              <w:t xml:space="preserve">the </w:t>
            </w:r>
            <w:r w:rsidR="00AA2BE2">
              <w:t>US. Among the Spaniards</w:t>
            </w:r>
            <w:r w:rsidR="000B6811">
              <w:t>,</w:t>
            </w:r>
            <w:r w:rsidR="00AA2BE2">
              <w:t xml:space="preserve"> majority of them were farmers and peasants. A large number of traders also arrived </w:t>
            </w:r>
            <w:r w:rsidR="00FF0B6A">
              <w:t>in</w:t>
            </w:r>
            <w:r w:rsidR="000B6811">
              <w:t xml:space="preserve"> the</w:t>
            </w:r>
            <w:r w:rsidR="00AA2BE2">
              <w:t xml:space="preserve"> US, but that number is not recorded.  </w:t>
            </w:r>
          </w:p>
        </w:tc>
      </w:tr>
      <w:tr w:rsidR="00BB6A44" w14:paraId="34C1C3D5" w14:textId="77777777" w:rsidTr="00471927">
        <w:trPr>
          <w:trHeight w:val="2817"/>
        </w:trPr>
        <w:tc>
          <w:tcPr>
            <w:tcW w:w="2337" w:type="dxa"/>
          </w:tcPr>
          <w:p w14:paraId="40479D29" w14:textId="77777777" w:rsidR="00AA2BE2" w:rsidRDefault="00AA2BE2" w:rsidP="00AA2BE2">
            <w:pPr>
              <w:pStyle w:val="Heading1"/>
              <w:outlineLvl w:val="0"/>
              <w:rPr>
                <w:rStyle w:val="Heading1Char"/>
                <w:b/>
              </w:rPr>
            </w:pPr>
          </w:p>
          <w:p w14:paraId="16651560" w14:textId="77777777" w:rsidR="00BB6A44" w:rsidRPr="00AA2BE2" w:rsidRDefault="00BB6A44" w:rsidP="00F44212">
            <w:pPr>
              <w:pStyle w:val="Heading1"/>
              <w:jc w:val="left"/>
              <w:outlineLvl w:val="0"/>
              <w:rPr>
                <w:b w:val="0"/>
              </w:rPr>
            </w:pPr>
            <w:r w:rsidRPr="00AA2BE2">
              <w:rPr>
                <w:rStyle w:val="Heading1Char"/>
                <w:b/>
              </w:rPr>
              <w:t>What was the gender ratio</w:t>
            </w:r>
            <w:r w:rsidRPr="00AA2BE2">
              <w:rPr>
                <w:b w:val="0"/>
              </w:rPr>
              <w:t>?</w:t>
            </w:r>
          </w:p>
        </w:tc>
        <w:tc>
          <w:tcPr>
            <w:tcW w:w="2337" w:type="dxa"/>
          </w:tcPr>
          <w:p w14:paraId="3EF1B16F" w14:textId="77777777" w:rsidR="00AA2BE2" w:rsidRDefault="00AA2BE2" w:rsidP="00AA2BE2"/>
          <w:p w14:paraId="5930B395" w14:textId="77777777" w:rsidR="00BB6A44" w:rsidRDefault="00AA2BE2" w:rsidP="00AA2BE2">
            <w:r>
              <w:t>Among the English settlers, the gender ratio was uneven. Considering the uneven settlement, the settlers used to move with the women population which resulted in the scattered nature of settlement</w:t>
            </w:r>
            <w:r w:rsidR="00EB7AD9">
              <w:t xml:space="preserve"> </w:t>
            </w:r>
            <w:r w:rsidR="0015527D">
              <w:fldChar w:fldCharType="begin"/>
            </w:r>
            <w:r w:rsidR="0015527D">
              <w:instrText xml:space="preserve"> ADDIN ZOTERO_TEMP </w:instrText>
            </w:r>
            <w:r w:rsidR="0015527D">
              <w:fldChar w:fldCharType="separate"/>
            </w:r>
            <w:r w:rsidR="00EB7AD9" w:rsidRPr="00EB7AD9">
              <w:rPr>
                <w:rFonts w:ascii="Times New Roman" w:hAnsi="Times New Roman" w:cs="Times New Roman"/>
              </w:rPr>
              <w:t>(Berkin et al., 2011)</w:t>
            </w:r>
            <w:r w:rsidR="0015527D">
              <w:rPr>
                <w:rFonts w:ascii="Times New Roman" w:hAnsi="Times New Roman" w:cs="Times New Roman"/>
              </w:rPr>
              <w:fldChar w:fldCharType="end"/>
            </w:r>
            <w:r>
              <w:t xml:space="preserve">. </w:t>
            </w:r>
          </w:p>
        </w:tc>
        <w:tc>
          <w:tcPr>
            <w:tcW w:w="2338" w:type="dxa"/>
          </w:tcPr>
          <w:p w14:paraId="3C66472D" w14:textId="77777777" w:rsidR="00BB6A44" w:rsidRDefault="00BB6A44" w:rsidP="00AA2BE2"/>
          <w:p w14:paraId="3AC56057" w14:textId="77777777" w:rsidR="00AA2BE2" w:rsidRDefault="00AA2BE2" w:rsidP="00FF0B6A">
            <w:r>
              <w:t xml:space="preserve">In Sex ratio, French settlers were different </w:t>
            </w:r>
            <w:r w:rsidR="00FF0B6A">
              <w:t>from</w:t>
            </w:r>
            <w:r>
              <w:t xml:space="preserve"> other settlers. They were estimated 90 percent male population among the French settlers. </w:t>
            </w:r>
          </w:p>
        </w:tc>
        <w:tc>
          <w:tcPr>
            <w:tcW w:w="2338" w:type="dxa"/>
          </w:tcPr>
          <w:p w14:paraId="410DBF06" w14:textId="77777777" w:rsidR="00BB6A44" w:rsidRDefault="00BB6A44" w:rsidP="00513D9D"/>
          <w:p w14:paraId="476625B7" w14:textId="77777777" w:rsidR="00513D9D" w:rsidRDefault="00513D9D" w:rsidP="00513D9D">
            <w:r>
              <w:t xml:space="preserve">The gender ratio among the Spanish settlers varied. They brought a mix of </w:t>
            </w:r>
            <w:r w:rsidR="00FF0B6A">
              <w:t xml:space="preserve">the </w:t>
            </w:r>
            <w:r>
              <w:t xml:space="preserve">male and female population with them. </w:t>
            </w:r>
          </w:p>
        </w:tc>
      </w:tr>
      <w:tr w:rsidR="00BB6A44" w14:paraId="79F5EB1B" w14:textId="77777777" w:rsidTr="00471927">
        <w:tc>
          <w:tcPr>
            <w:tcW w:w="2337" w:type="dxa"/>
          </w:tcPr>
          <w:p w14:paraId="0882A0DE" w14:textId="77777777" w:rsidR="00471927" w:rsidRDefault="00471927" w:rsidP="00471927">
            <w:pPr>
              <w:pStyle w:val="Heading1"/>
              <w:jc w:val="left"/>
              <w:outlineLvl w:val="0"/>
            </w:pPr>
          </w:p>
          <w:p w14:paraId="16621A00" w14:textId="77777777" w:rsidR="00BB6A44" w:rsidRDefault="00BB6A44" w:rsidP="00471927">
            <w:pPr>
              <w:pStyle w:val="Heading1"/>
              <w:jc w:val="left"/>
              <w:outlineLvl w:val="0"/>
            </w:pPr>
            <w:r>
              <w:t>Did the group come with the intention to settle?</w:t>
            </w:r>
          </w:p>
        </w:tc>
        <w:tc>
          <w:tcPr>
            <w:tcW w:w="2337" w:type="dxa"/>
          </w:tcPr>
          <w:p w14:paraId="4C8C3210" w14:textId="77777777" w:rsidR="00BB6A44" w:rsidRDefault="00BB6A44" w:rsidP="00513D9D"/>
          <w:p w14:paraId="39697544" w14:textId="77777777" w:rsidR="00513D9D" w:rsidRDefault="00513D9D" w:rsidP="00513D9D">
            <w:r>
              <w:t>The English settlers came to America with the intention of settling, but not with the intention of exploration. Their settlements were restricted to certain areas which they believe benefited them in terms of crop yield.</w:t>
            </w:r>
          </w:p>
        </w:tc>
        <w:tc>
          <w:tcPr>
            <w:tcW w:w="2338" w:type="dxa"/>
          </w:tcPr>
          <w:p w14:paraId="1DC4894C" w14:textId="77777777" w:rsidR="00BB6A44" w:rsidRDefault="00BB6A44" w:rsidP="00513D9D"/>
          <w:p w14:paraId="17D3E90D" w14:textId="77777777" w:rsidR="00513D9D" w:rsidRDefault="00513D9D" w:rsidP="00FF0B6A">
            <w:r>
              <w:t xml:space="preserve">French came to America with the intention </w:t>
            </w:r>
            <w:r w:rsidR="00FF0B6A">
              <w:t>of</w:t>
            </w:r>
            <w:r>
              <w:t xml:space="preserve"> exploration. They actually wanted a route to Ocean which they believed is the route to wealth. They came to US for exploration</w:t>
            </w:r>
            <w:r w:rsidR="00EB7AD9">
              <w:t xml:space="preserve"> </w:t>
            </w:r>
            <w:r w:rsidR="00EB7AD9">
              <w:fldChar w:fldCharType="begin"/>
            </w:r>
            <w:r w:rsidR="00FF0B6A">
              <w:instrText xml:space="preserve"> ADDIN ZOTERO_ITEM CSL_CITATION {"citationID":"DSrQANgz","properties":{"formattedCitation":"(Spring 2016)","plainCitation":"(Spring 2016)","noteIndex":0},"citationItems":[{"id":309,"uris":["http://zotero.org/users/local/s8f0QVnP/items/SLSZSLGQ"],"uri":["http://zotero.org/users/local/s8f0QVnP/items/SLSZSLGQ"],"itemData":{"id":309,"type":"book","title":"Deculturalization and the struggle for equality: A brief history of the education of dominated cultures in the United States","publisher":"Routledge","source":"Google Scholar","title-short":"Deculturalization and the struggle for equality","author":[{"family":"Spring","given":"Joel"}],"issued":{"date-parts":[["2016"]]}}}],"schema":"https://github.com/citation-style-language/schema/raw/master/csl-citation.json"} </w:instrText>
            </w:r>
            <w:r w:rsidR="00EB7AD9">
              <w:fldChar w:fldCharType="separate"/>
            </w:r>
            <w:r w:rsidR="00FF0B6A" w:rsidRPr="00FF0B6A">
              <w:rPr>
                <w:rFonts w:ascii="Times New Roman" w:hAnsi="Times New Roman" w:cs="Times New Roman"/>
              </w:rPr>
              <w:t>(Spring 2016)</w:t>
            </w:r>
            <w:r w:rsidR="00EB7AD9">
              <w:fldChar w:fldCharType="end"/>
            </w:r>
            <w:r>
              <w:t xml:space="preserve">. </w:t>
            </w:r>
          </w:p>
        </w:tc>
        <w:tc>
          <w:tcPr>
            <w:tcW w:w="2338" w:type="dxa"/>
          </w:tcPr>
          <w:p w14:paraId="37A0534B" w14:textId="77777777" w:rsidR="00BB6A44" w:rsidRDefault="00BB6A44" w:rsidP="00513D9D"/>
          <w:p w14:paraId="1CA8273C" w14:textId="77777777" w:rsidR="00513D9D" w:rsidRDefault="00513D9D" w:rsidP="00FF0B6A">
            <w:r>
              <w:t xml:space="preserve">The Spanish settlements started under the commandership of crown of </w:t>
            </w:r>
            <w:r w:rsidR="00FF0B6A">
              <w:t>C</w:t>
            </w:r>
            <w:r>
              <w:t xml:space="preserve">astile. They had annexed many parts of America with the exception of Brazil and Canada. They started building forts which depict that they came to US with the intention of settlements.   </w:t>
            </w:r>
          </w:p>
        </w:tc>
      </w:tr>
      <w:tr w:rsidR="00BB6A44" w14:paraId="423909AA" w14:textId="77777777" w:rsidTr="00F44212">
        <w:trPr>
          <w:trHeight w:val="3924"/>
        </w:trPr>
        <w:tc>
          <w:tcPr>
            <w:tcW w:w="2337" w:type="dxa"/>
          </w:tcPr>
          <w:p w14:paraId="6A49617E" w14:textId="77777777" w:rsidR="00BB6A44" w:rsidRDefault="00BB6A44" w:rsidP="00471927">
            <w:pPr>
              <w:pStyle w:val="Heading1"/>
              <w:jc w:val="left"/>
              <w:outlineLvl w:val="0"/>
            </w:pPr>
            <w:r>
              <w:t>Or to trade?</w:t>
            </w:r>
          </w:p>
        </w:tc>
        <w:tc>
          <w:tcPr>
            <w:tcW w:w="2337" w:type="dxa"/>
          </w:tcPr>
          <w:p w14:paraId="1C2E1430" w14:textId="77777777" w:rsidR="00BB6A44" w:rsidRDefault="00F44212" w:rsidP="00FF0B6A">
            <w:r>
              <w:t>Among the English settlers</w:t>
            </w:r>
            <w:r w:rsidR="00FF0B6A">
              <w:t>,</w:t>
            </w:r>
            <w:r>
              <w:t xml:space="preserve"> many were farmers and peasants. They were not interested </w:t>
            </w:r>
            <w:r w:rsidR="00FF0B6A">
              <w:t>in</w:t>
            </w:r>
            <w:r>
              <w:t xml:space="preserve"> </w:t>
            </w:r>
            <w:r w:rsidR="00FF0B6A">
              <w:t xml:space="preserve">the </w:t>
            </w:r>
            <w:r>
              <w:t xml:space="preserve">trade since they had no resources for starting trade.  </w:t>
            </w:r>
          </w:p>
        </w:tc>
        <w:tc>
          <w:tcPr>
            <w:tcW w:w="2338" w:type="dxa"/>
          </w:tcPr>
          <w:p w14:paraId="2EC9411E" w14:textId="77777777" w:rsidR="00BB6A44" w:rsidRDefault="00F44212" w:rsidP="00F44212">
            <w:r>
              <w:t>French settlers were more inclined toward exploration. They actually wanted to grew there trade, and for such purpose</w:t>
            </w:r>
            <w:r w:rsidR="00FF0B6A">
              <w:t>,</w:t>
            </w:r>
            <w:r>
              <w:t xml:space="preserve"> they were finding new ways through oceans. In America, the French settlers were among the first traders.  </w:t>
            </w:r>
          </w:p>
        </w:tc>
        <w:tc>
          <w:tcPr>
            <w:tcW w:w="2338" w:type="dxa"/>
          </w:tcPr>
          <w:p w14:paraId="79D3E0E7" w14:textId="77777777" w:rsidR="00BB6A44" w:rsidRDefault="00F44212" w:rsidP="00F44212">
            <w:r>
              <w:t xml:space="preserve">Spanish crown who considered many parts of America as their territory were interested in trade, however their early activities including fostering their control on the territory. They also started trading once, a substantial amount of these people reached America. </w:t>
            </w:r>
          </w:p>
          <w:p w14:paraId="50680949" w14:textId="77777777" w:rsidR="00F44212" w:rsidRDefault="00F44212" w:rsidP="00F44212"/>
        </w:tc>
      </w:tr>
      <w:tr w:rsidR="00BB6A44" w14:paraId="61A2E049" w14:textId="77777777" w:rsidTr="00471927">
        <w:tc>
          <w:tcPr>
            <w:tcW w:w="2337" w:type="dxa"/>
          </w:tcPr>
          <w:p w14:paraId="213497ED" w14:textId="77777777" w:rsidR="00BB6A44" w:rsidRDefault="00471927" w:rsidP="00471927">
            <w:pPr>
              <w:pStyle w:val="Heading1"/>
              <w:outlineLvl w:val="0"/>
            </w:pPr>
            <w:r>
              <w:t>H</w:t>
            </w:r>
            <w:r w:rsidR="00F44212">
              <w:t>ow did their intent</w:t>
            </w:r>
            <w:r>
              <w:t xml:space="preserve"> impact interactions with the Native Americans?</w:t>
            </w:r>
          </w:p>
        </w:tc>
        <w:tc>
          <w:tcPr>
            <w:tcW w:w="2337" w:type="dxa"/>
          </w:tcPr>
          <w:p w14:paraId="79B5186A" w14:textId="77777777" w:rsidR="00BB6A44" w:rsidRDefault="00F44212" w:rsidP="0082151C">
            <w:r>
              <w:t xml:space="preserve">The English settlers were ferocious fighters. Their hunger for expansion drove their interactions with the Native Americans which </w:t>
            </w:r>
            <w:r w:rsidR="0082151C">
              <w:t>proved</w:t>
            </w:r>
            <w:r>
              <w:t xml:space="preserve"> devastating. </w:t>
            </w:r>
          </w:p>
        </w:tc>
        <w:tc>
          <w:tcPr>
            <w:tcW w:w="2338" w:type="dxa"/>
          </w:tcPr>
          <w:p w14:paraId="337698FD" w14:textId="77777777" w:rsidR="00BB6A44" w:rsidRDefault="0082151C" w:rsidP="0082151C">
            <w:r>
              <w:t>The French settlers aimed at creating good relations with the Native Americans</w:t>
            </w:r>
            <w:r w:rsidR="00EB7AD9">
              <w:t xml:space="preserve"> </w:t>
            </w:r>
            <w:r w:rsidR="0015527D">
              <w:fldChar w:fldCharType="begin"/>
            </w:r>
            <w:r w:rsidR="0015527D">
              <w:instrText xml:space="preserve"> ADDIN ZOTERO_TEMP </w:instrText>
            </w:r>
            <w:r w:rsidR="0015527D">
              <w:fldChar w:fldCharType="separate"/>
            </w:r>
            <w:r w:rsidR="00EB7AD9" w:rsidRPr="00EB7AD9">
              <w:rPr>
                <w:rFonts w:ascii="Times New Roman" w:hAnsi="Times New Roman" w:cs="Times New Roman"/>
              </w:rPr>
              <w:t>(Spring, 2016)</w:t>
            </w:r>
            <w:r w:rsidR="0015527D">
              <w:rPr>
                <w:rFonts w:ascii="Times New Roman" w:hAnsi="Times New Roman" w:cs="Times New Roman"/>
              </w:rPr>
              <w:fldChar w:fldCharType="end"/>
            </w:r>
            <w:r>
              <w:t xml:space="preserve">. Since they believed that once they will be on good terms with the Natives, they will be able to expand their trade. So their interactions with the Natives was good.  </w:t>
            </w:r>
          </w:p>
        </w:tc>
        <w:tc>
          <w:tcPr>
            <w:tcW w:w="2338" w:type="dxa"/>
          </w:tcPr>
          <w:p w14:paraId="67D7ECC3" w14:textId="77777777" w:rsidR="00BB6A44" w:rsidRDefault="0082151C" w:rsidP="00FF0B6A">
            <w:r>
              <w:t>Spanish settlers believed America as part of their territory. They believed that in order to create strong foothold, they will have to fight with the natives. Their interactions with the natives w</w:t>
            </w:r>
            <w:r w:rsidR="00FF0B6A">
              <w:t>ere</w:t>
            </w:r>
            <w:r>
              <w:t xml:space="preserve"> also distressing and demoralizing. </w:t>
            </w:r>
          </w:p>
        </w:tc>
      </w:tr>
      <w:tr w:rsidR="00BB6A44" w14:paraId="7BE1D160" w14:textId="77777777" w:rsidTr="00471927">
        <w:tc>
          <w:tcPr>
            <w:tcW w:w="2337" w:type="dxa"/>
          </w:tcPr>
          <w:p w14:paraId="40833C7E" w14:textId="77777777" w:rsidR="0082151C" w:rsidRDefault="0082151C" w:rsidP="00471927">
            <w:pPr>
              <w:pStyle w:val="Heading1"/>
              <w:outlineLvl w:val="0"/>
            </w:pPr>
          </w:p>
          <w:p w14:paraId="05B47DCD" w14:textId="77777777" w:rsidR="00BB6A44" w:rsidRDefault="00471927" w:rsidP="00471927">
            <w:pPr>
              <w:pStyle w:val="Heading1"/>
              <w:outlineLvl w:val="0"/>
            </w:pPr>
            <w:r>
              <w:t>Analyze the impact that culture had on these interactions</w:t>
            </w:r>
            <w:r w:rsidR="0082151C">
              <w:t>.</w:t>
            </w:r>
          </w:p>
        </w:tc>
        <w:tc>
          <w:tcPr>
            <w:tcW w:w="2337" w:type="dxa"/>
          </w:tcPr>
          <w:p w14:paraId="784AD4A5" w14:textId="77777777" w:rsidR="0082151C" w:rsidRDefault="0082151C" w:rsidP="0082151C"/>
          <w:p w14:paraId="69CCC077" w14:textId="78BBAB14" w:rsidR="00BB6A44" w:rsidRDefault="0082151C" w:rsidP="0082151C">
            <w:r>
              <w:t xml:space="preserve">Culturally, the English were more strengthened. They created space for their culture and also adopted new cultural attributes </w:t>
            </w:r>
            <w:r w:rsidR="000B6811">
              <w:t>that</w:t>
            </w:r>
            <w:r>
              <w:t xml:space="preserve"> the natives had to offer to them</w:t>
            </w:r>
            <w:r w:rsidR="00EB7AD9">
              <w:t xml:space="preserve"> </w:t>
            </w:r>
            <w:r w:rsidR="00EB7AD9">
              <w:fldChar w:fldCharType="begin"/>
            </w:r>
            <w:r w:rsidR="00FF0B6A">
              <w:instrText xml:space="preserve"> ADDIN ZOTERO_ITEM CSL_CITATION {"citationID":"j7RzksD7","properties":{"formattedCitation":"(Spring 2016)","plainCitation":"(Spring 2016)","noteIndex":0},"citationItems":[{"id":309,"uris":["http://zotero.org/users/local/s8f0QVnP/items/SLSZSLGQ"],"uri":["http://zotero.org/users/local/s8f0QVnP/items/SLSZSLGQ"],"itemData":{"id":309,"type":"book","title":"Deculturalization and the struggle for equality: A brief history of the education of dominated cultures in the United States","publisher":"Routledge","source":"Google Scholar","title-short":"Deculturalization and the struggle for equality","author":[{"family":"Spring","given":"Joel"}],"issued":{"date-parts":[["2016"]]}}}],"schema":"https://github.com/citation-style-language/schema/raw/master/csl-citation.json"} </w:instrText>
            </w:r>
            <w:r w:rsidR="00EB7AD9">
              <w:fldChar w:fldCharType="separate"/>
            </w:r>
            <w:r w:rsidR="00FF0B6A" w:rsidRPr="00FF0B6A">
              <w:rPr>
                <w:rFonts w:ascii="Times New Roman" w:hAnsi="Times New Roman" w:cs="Times New Roman"/>
              </w:rPr>
              <w:t>(Spring 2016)</w:t>
            </w:r>
            <w:r w:rsidR="00EB7AD9">
              <w:fldChar w:fldCharType="end"/>
            </w:r>
            <w:r>
              <w:t xml:space="preserve">.  </w:t>
            </w:r>
          </w:p>
        </w:tc>
        <w:tc>
          <w:tcPr>
            <w:tcW w:w="2338" w:type="dxa"/>
          </w:tcPr>
          <w:p w14:paraId="6F007F40" w14:textId="77777777" w:rsidR="00BB6A44" w:rsidRDefault="00BB6A44" w:rsidP="0082151C"/>
          <w:p w14:paraId="011EBB48" w14:textId="3F0CC0F0" w:rsidR="0082151C" w:rsidRDefault="0082151C" w:rsidP="0082151C">
            <w:r>
              <w:t xml:space="preserve">The French settlers were very open to adopting the new culture. As their expansion was so broad, therefore they adopted the new culture very easily and left a lasting impact over </w:t>
            </w:r>
            <w:r w:rsidR="00A507BA">
              <w:t>the natives a</w:t>
            </w:r>
            <w:r w:rsidR="000B6811">
              <w:t>s well</w:t>
            </w:r>
            <w:bookmarkStart w:id="0" w:name="_GoBack"/>
            <w:bookmarkEnd w:id="0"/>
            <w:r w:rsidR="00A507BA">
              <w:t xml:space="preserve">. </w:t>
            </w:r>
          </w:p>
        </w:tc>
        <w:tc>
          <w:tcPr>
            <w:tcW w:w="2338" w:type="dxa"/>
          </w:tcPr>
          <w:p w14:paraId="1303648B" w14:textId="77777777" w:rsidR="00BB6A44" w:rsidRDefault="00BB6A44" w:rsidP="0082151C"/>
          <w:p w14:paraId="0434E27F" w14:textId="77777777" w:rsidR="00A507BA" w:rsidRDefault="00A507BA" w:rsidP="00FF0B6A">
            <w:r>
              <w:t xml:space="preserve">The Spaniards were more conscious </w:t>
            </w:r>
            <w:r w:rsidR="00FF0B6A">
              <w:t>of</w:t>
            </w:r>
            <w:r>
              <w:t xml:space="preserve"> their culture. Their interactions with the natives were very limited and they were more focused over disseminating their cultural aspects.</w:t>
            </w:r>
          </w:p>
        </w:tc>
      </w:tr>
    </w:tbl>
    <w:p w14:paraId="212A5104" w14:textId="77777777" w:rsidR="00FF0B6A" w:rsidRDefault="00FF0B6A" w:rsidP="00BB6A44">
      <w:pPr>
        <w:pStyle w:val="Title"/>
        <w:jc w:val="left"/>
      </w:pPr>
    </w:p>
    <w:p w14:paraId="6F72CF5B" w14:textId="77777777" w:rsidR="00FF0B6A" w:rsidRDefault="00FF0B6A">
      <w:pPr>
        <w:rPr>
          <w:rFonts w:asciiTheme="majorHAnsi" w:eastAsiaTheme="majorEastAsia" w:hAnsiTheme="majorHAnsi" w:cstheme="majorBidi"/>
        </w:rPr>
      </w:pPr>
      <w:r>
        <w:br w:type="page"/>
      </w:r>
    </w:p>
    <w:p w14:paraId="2289CC26" w14:textId="2B654655" w:rsidR="00BB6A44" w:rsidRDefault="00FF0B6A" w:rsidP="00FF0B6A">
      <w:pPr>
        <w:pStyle w:val="Heading1"/>
      </w:pPr>
      <w:r>
        <w:lastRenderedPageBreak/>
        <w:t xml:space="preserve">References </w:t>
      </w:r>
    </w:p>
    <w:p w14:paraId="1B698B79" w14:textId="77777777" w:rsidR="00FF0B6A" w:rsidRPr="00FF0B6A" w:rsidRDefault="00FF0B6A" w:rsidP="00102EF4">
      <w:pPr>
        <w:pStyle w:val="Bibliography"/>
        <w:spacing w:line="480" w:lineRule="auto"/>
        <w:rPr>
          <w:rFonts w:ascii="Times New Roman" w:hAnsi="Times New Roman" w:cs="Times New Roman"/>
        </w:rPr>
      </w:pPr>
      <w:r>
        <w:fldChar w:fldCharType="begin"/>
      </w:r>
      <w:r>
        <w:instrText xml:space="preserve"> ADDIN ZOTERO_BIBL {"uncited":[],"omitted":[],"custom":[]} CSL_BIBLIOGRAPHY </w:instrText>
      </w:r>
      <w:r>
        <w:fldChar w:fldCharType="separate"/>
      </w:r>
      <w:r w:rsidRPr="00FF0B6A">
        <w:rPr>
          <w:rFonts w:ascii="Times New Roman" w:hAnsi="Times New Roman" w:cs="Times New Roman"/>
        </w:rPr>
        <w:t xml:space="preserve">Berkin, Carol, Christopher Miller, Robert Cherny, and James Gormly. 2011. </w:t>
      </w:r>
      <w:r w:rsidRPr="00FF0B6A">
        <w:rPr>
          <w:rFonts w:ascii="Times New Roman" w:hAnsi="Times New Roman" w:cs="Times New Roman"/>
          <w:i/>
          <w:iCs/>
        </w:rPr>
        <w:t>Making America: A History of the United States, Volume 2: From 1865</w:t>
      </w:r>
      <w:r w:rsidRPr="00FF0B6A">
        <w:rPr>
          <w:rFonts w:ascii="Times New Roman" w:hAnsi="Times New Roman" w:cs="Times New Roman"/>
        </w:rPr>
        <w:t>. Cengage Learning.</w:t>
      </w:r>
    </w:p>
    <w:p w14:paraId="3B18673E" w14:textId="77777777" w:rsidR="00FF0B6A" w:rsidRPr="00FF0B6A" w:rsidRDefault="00FF0B6A" w:rsidP="00102EF4">
      <w:pPr>
        <w:pStyle w:val="Bibliography"/>
        <w:spacing w:line="480" w:lineRule="auto"/>
        <w:rPr>
          <w:rFonts w:ascii="Times New Roman" w:hAnsi="Times New Roman" w:cs="Times New Roman"/>
        </w:rPr>
      </w:pPr>
      <w:r w:rsidRPr="00FF0B6A">
        <w:rPr>
          <w:rFonts w:ascii="Times New Roman" w:hAnsi="Times New Roman" w:cs="Times New Roman"/>
        </w:rPr>
        <w:t xml:space="preserve">Spring, Joel. 2016. </w:t>
      </w:r>
      <w:r w:rsidRPr="00FF0B6A">
        <w:rPr>
          <w:rFonts w:ascii="Times New Roman" w:hAnsi="Times New Roman" w:cs="Times New Roman"/>
          <w:i/>
          <w:iCs/>
        </w:rPr>
        <w:t>Deculturalization and the Struggle for Equality: A Brief History of the Education of Dominated Cultures in the United States</w:t>
      </w:r>
      <w:r w:rsidRPr="00FF0B6A">
        <w:rPr>
          <w:rFonts w:ascii="Times New Roman" w:hAnsi="Times New Roman" w:cs="Times New Roman"/>
        </w:rPr>
        <w:t>. Routledge.</w:t>
      </w:r>
    </w:p>
    <w:p w14:paraId="323D7789" w14:textId="77777777" w:rsidR="00FF0B6A" w:rsidRPr="00FF0B6A" w:rsidRDefault="00FF0B6A" w:rsidP="00FF0B6A">
      <w:r>
        <w:fldChar w:fldCharType="end"/>
      </w:r>
    </w:p>
    <w:sectPr w:rsidR="00FF0B6A" w:rsidRPr="00FF0B6A">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690D02" w14:textId="77777777" w:rsidR="0015527D" w:rsidRDefault="0015527D">
      <w:pPr>
        <w:spacing w:line="240" w:lineRule="auto"/>
      </w:pPr>
      <w:r>
        <w:separator/>
      </w:r>
    </w:p>
    <w:p w14:paraId="7C25149D" w14:textId="77777777" w:rsidR="0015527D" w:rsidRDefault="0015527D"/>
  </w:endnote>
  <w:endnote w:type="continuationSeparator" w:id="0">
    <w:p w14:paraId="24C4DD42" w14:textId="77777777" w:rsidR="0015527D" w:rsidRDefault="0015527D">
      <w:pPr>
        <w:spacing w:line="240" w:lineRule="auto"/>
      </w:pPr>
      <w:r>
        <w:continuationSeparator/>
      </w:r>
    </w:p>
    <w:p w14:paraId="2F68FAC1" w14:textId="77777777" w:rsidR="0015527D" w:rsidRDefault="0015527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B060D2" w14:textId="77777777" w:rsidR="0015527D" w:rsidRDefault="0015527D">
      <w:pPr>
        <w:spacing w:line="240" w:lineRule="auto"/>
      </w:pPr>
      <w:r>
        <w:separator/>
      </w:r>
    </w:p>
    <w:p w14:paraId="5F7F4815" w14:textId="77777777" w:rsidR="0015527D" w:rsidRDefault="0015527D"/>
  </w:footnote>
  <w:footnote w:type="continuationSeparator" w:id="0">
    <w:p w14:paraId="7AEB77BF" w14:textId="77777777" w:rsidR="0015527D" w:rsidRDefault="0015527D">
      <w:pPr>
        <w:spacing w:line="240" w:lineRule="auto"/>
      </w:pPr>
      <w:r>
        <w:continuationSeparator/>
      </w:r>
    </w:p>
    <w:p w14:paraId="365DC9A8" w14:textId="77777777" w:rsidR="0015527D" w:rsidRDefault="0015527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E2D73C" w14:textId="77777777" w:rsidR="00E81978" w:rsidRDefault="00BB6A44">
    <w:pPr>
      <w:pStyle w:val="Header"/>
    </w:pPr>
    <w:r>
      <w:rPr>
        <w:rStyle w:val="Strong"/>
      </w:rPr>
      <w:t xml:space="preserve">History and ANTHROPOLOGY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C6309E">
      <w:rPr>
        <w:rStyle w:val="Strong"/>
        <w:noProof/>
      </w:rPr>
      <w:t>5</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524C2C" w14:textId="77777777" w:rsidR="00E81978" w:rsidRDefault="00BB6A44">
    <w:pPr>
      <w:pStyle w:val="Header"/>
      <w:rPr>
        <w:rStyle w:val="Strong"/>
      </w:rPr>
    </w:pPr>
    <w:r>
      <w:t xml:space="preserve">History and Anthropology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7800F8" w:rsidRPr="007800F8">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2417CC6"/>
    <w:multiLevelType w:val="hybridMultilevel"/>
    <w:tmpl w:val="23D4C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A3MTc1MzQyMjIzNzVV0lEKTi0uzszPAykwqgUACoDRFiwAAAA="/>
  </w:docVars>
  <w:rsids>
    <w:rsidRoot w:val="005C39B5"/>
    <w:rsid w:val="00002B29"/>
    <w:rsid w:val="00063733"/>
    <w:rsid w:val="000A3398"/>
    <w:rsid w:val="000A40AE"/>
    <w:rsid w:val="000B6811"/>
    <w:rsid w:val="000C1F77"/>
    <w:rsid w:val="000D1FD0"/>
    <w:rsid w:val="000D2DA6"/>
    <w:rsid w:val="000D3F41"/>
    <w:rsid w:val="000E04F4"/>
    <w:rsid w:val="00102EF4"/>
    <w:rsid w:val="001043B6"/>
    <w:rsid w:val="00120D8C"/>
    <w:rsid w:val="0015527D"/>
    <w:rsid w:val="00156E81"/>
    <w:rsid w:val="001D3AEE"/>
    <w:rsid w:val="00235295"/>
    <w:rsid w:val="002513E9"/>
    <w:rsid w:val="00265074"/>
    <w:rsid w:val="00295816"/>
    <w:rsid w:val="00296FED"/>
    <w:rsid w:val="002A1132"/>
    <w:rsid w:val="002C1317"/>
    <w:rsid w:val="00355DCA"/>
    <w:rsid w:val="00386E26"/>
    <w:rsid w:val="003A2692"/>
    <w:rsid w:val="003D66CB"/>
    <w:rsid w:val="003F5409"/>
    <w:rsid w:val="00433274"/>
    <w:rsid w:val="00445E12"/>
    <w:rsid w:val="00461BA3"/>
    <w:rsid w:val="0046629C"/>
    <w:rsid w:val="00471927"/>
    <w:rsid w:val="004724D7"/>
    <w:rsid w:val="00492655"/>
    <w:rsid w:val="00513D9D"/>
    <w:rsid w:val="0053467A"/>
    <w:rsid w:val="0054276E"/>
    <w:rsid w:val="00551A02"/>
    <w:rsid w:val="005534FA"/>
    <w:rsid w:val="005565B4"/>
    <w:rsid w:val="005B3A43"/>
    <w:rsid w:val="005C39B5"/>
    <w:rsid w:val="005D3A03"/>
    <w:rsid w:val="005E111A"/>
    <w:rsid w:val="005E6AF9"/>
    <w:rsid w:val="005F6BDF"/>
    <w:rsid w:val="00623034"/>
    <w:rsid w:val="00641747"/>
    <w:rsid w:val="006A4D34"/>
    <w:rsid w:val="006D33BA"/>
    <w:rsid w:val="00723597"/>
    <w:rsid w:val="007800F8"/>
    <w:rsid w:val="00797F6D"/>
    <w:rsid w:val="008002C0"/>
    <w:rsid w:val="0082151C"/>
    <w:rsid w:val="008B0E56"/>
    <w:rsid w:val="008C5323"/>
    <w:rsid w:val="008D41FA"/>
    <w:rsid w:val="008D477A"/>
    <w:rsid w:val="008D5F9A"/>
    <w:rsid w:val="008E036B"/>
    <w:rsid w:val="008E0F8D"/>
    <w:rsid w:val="008E3AC1"/>
    <w:rsid w:val="00906227"/>
    <w:rsid w:val="009223E3"/>
    <w:rsid w:val="00945A71"/>
    <w:rsid w:val="009A6A3B"/>
    <w:rsid w:val="009C2EAC"/>
    <w:rsid w:val="00A507BA"/>
    <w:rsid w:val="00A57C5A"/>
    <w:rsid w:val="00A92A6B"/>
    <w:rsid w:val="00AA2BE2"/>
    <w:rsid w:val="00AC362E"/>
    <w:rsid w:val="00B1091C"/>
    <w:rsid w:val="00B4615C"/>
    <w:rsid w:val="00B566CC"/>
    <w:rsid w:val="00B823AA"/>
    <w:rsid w:val="00BA45DB"/>
    <w:rsid w:val="00BB6A44"/>
    <w:rsid w:val="00BF4184"/>
    <w:rsid w:val="00C0601E"/>
    <w:rsid w:val="00C31D30"/>
    <w:rsid w:val="00C32C5C"/>
    <w:rsid w:val="00C370BD"/>
    <w:rsid w:val="00C6309E"/>
    <w:rsid w:val="00C82288"/>
    <w:rsid w:val="00C97C01"/>
    <w:rsid w:val="00CB10EB"/>
    <w:rsid w:val="00CD6E39"/>
    <w:rsid w:val="00CF2711"/>
    <w:rsid w:val="00CF6E91"/>
    <w:rsid w:val="00D151D3"/>
    <w:rsid w:val="00D30337"/>
    <w:rsid w:val="00D343E0"/>
    <w:rsid w:val="00D36A91"/>
    <w:rsid w:val="00D73CF9"/>
    <w:rsid w:val="00D85B68"/>
    <w:rsid w:val="00E258A7"/>
    <w:rsid w:val="00E6004D"/>
    <w:rsid w:val="00E718C9"/>
    <w:rsid w:val="00E76E2A"/>
    <w:rsid w:val="00E81978"/>
    <w:rsid w:val="00E93155"/>
    <w:rsid w:val="00E96000"/>
    <w:rsid w:val="00E979DD"/>
    <w:rsid w:val="00EB7AD9"/>
    <w:rsid w:val="00EC2620"/>
    <w:rsid w:val="00EC34BA"/>
    <w:rsid w:val="00EC54E4"/>
    <w:rsid w:val="00EE5314"/>
    <w:rsid w:val="00F36130"/>
    <w:rsid w:val="00F379B7"/>
    <w:rsid w:val="00F44212"/>
    <w:rsid w:val="00F525FA"/>
    <w:rsid w:val="00F66B7B"/>
    <w:rsid w:val="00F805B1"/>
    <w:rsid w:val="00F80872"/>
    <w:rsid w:val="00F82768"/>
    <w:rsid w:val="00FC553F"/>
    <w:rsid w:val="00FE6AA4"/>
    <w:rsid w:val="00FF0B6A"/>
    <w:rsid w:val="00FF2002"/>
    <w:rsid w:val="00FF60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8898E6"/>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spacing w:after="240" w:line="240" w:lineRule="auto"/>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1069</Words>
  <Characters>6097</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06T07:52:00Z</dcterms:created>
  <dcterms:modified xsi:type="dcterms:W3CDTF">2019-09-23T1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zQBKhFp9"/&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